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81978" w:rsidRDefault="00E81978" w:rsidP="004C4C02">
      <w:pPr>
        <w:pStyle w:val="Title2"/>
        <w:jc w:val="left"/>
      </w:pPr>
    </w:p>
    <w:p w:rsidR="00E81978" w:rsidRDefault="00E81978"/>
    <w:p w:rsidR="007F064E" w:rsidRDefault="007F064E" w:rsidP="002F170D"/>
    <w:p w:rsidR="00B02434" w:rsidRPr="00D70916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Pr="00D70916" w:rsidRDefault="00B02434" w:rsidP="00B02434">
      <w:pPr>
        <w:tabs>
          <w:tab w:val="left" w:pos="2350"/>
        </w:tabs>
        <w:jc w:val="both"/>
        <w:rPr>
          <w:rFonts w:ascii="Times New Roman" w:hAnsi="Times New Roman" w:cs="Times New Roman"/>
        </w:rPr>
      </w:pPr>
    </w:p>
    <w:p w:rsidR="00B02434" w:rsidRPr="00D70916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054C96" w:rsidP="00B02434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Nerve </w:t>
      </w:r>
      <w:r w:rsidR="004C4C02">
        <w:rPr>
          <w:rFonts w:ascii="Times New Roman" w:hAnsi="Times New Roman" w:cs="Times New Roman"/>
        </w:rPr>
        <w:t>impulse</w:t>
      </w:r>
    </w:p>
    <w:p w:rsidR="00C95C69" w:rsidRDefault="00054C96" w:rsidP="00B02434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uthor</w:t>
      </w:r>
      <w:r w:rsidR="000105E4">
        <w:rPr>
          <w:rFonts w:ascii="Times New Roman" w:hAnsi="Times New Roman" w:cs="Times New Roman"/>
        </w:rPr>
        <w:t xml:space="preserve"> name</w:t>
      </w:r>
    </w:p>
    <w:p w:rsidR="000105E4" w:rsidRDefault="00054C96" w:rsidP="00B02434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ffiliations</w:t>
      </w:r>
    </w:p>
    <w:p w:rsidR="000105E4" w:rsidRPr="00D70916" w:rsidRDefault="000105E4" w:rsidP="00B02434">
      <w:pPr>
        <w:jc w:val="center"/>
        <w:rPr>
          <w:rFonts w:ascii="Times New Roman" w:hAnsi="Times New Roman" w:cs="Times New Roman"/>
        </w:rPr>
      </w:pPr>
    </w:p>
    <w:p w:rsidR="00B02434" w:rsidRDefault="00054C96" w:rsidP="00B02434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8F19AC" w:rsidRDefault="00054C96" w:rsidP="00816374">
      <w:pPr>
        <w:rPr>
          <w:rFonts w:ascii="Times New Roman" w:hAnsi="Times New Roman" w:cs="Times New Roman"/>
        </w:rPr>
      </w:pPr>
      <w:r>
        <w:t>Humans</w:t>
      </w:r>
      <w:r w:rsidR="00873F2D">
        <w:t xml:space="preserve"> </w:t>
      </w:r>
      <w:r w:rsidR="0023682A" w:rsidRPr="00C00485">
        <w:t xml:space="preserve">have a complex </w:t>
      </w:r>
      <w:r w:rsidR="00DE02EB" w:rsidRPr="00C00485">
        <w:t xml:space="preserve">nervous system </w:t>
      </w:r>
      <w:r w:rsidRPr="00C00485">
        <w:t xml:space="preserve">that </w:t>
      </w:r>
      <w:r w:rsidR="00DE02EB" w:rsidRPr="00C00485">
        <w:t xml:space="preserve">helps </w:t>
      </w:r>
      <w:r w:rsidRPr="00C00485">
        <w:t>them in responding to different stimuli.</w:t>
      </w:r>
      <w:r w:rsidR="00C97851">
        <w:t xml:space="preserve"> The </w:t>
      </w:r>
      <w:r w:rsidR="00D51EC9">
        <w:t>system</w:t>
      </w:r>
      <w:r w:rsidR="00C97851">
        <w:t xml:space="preserve"> links </w:t>
      </w:r>
      <w:r w:rsidR="00D51EC9" w:rsidRPr="00D51EC9">
        <w:t xml:space="preserve">different </w:t>
      </w:r>
      <w:r w:rsidR="00DE02EB" w:rsidRPr="00D51EC9">
        <w:t>parts of the body through the nerves and nerve cells.</w:t>
      </w:r>
      <w:r w:rsidR="0045705B" w:rsidRPr="00D51EC9">
        <w:rPr>
          <w:rFonts w:ascii="Times New Roman" w:hAnsi="Times New Roman" w:cs="Times New Roman"/>
        </w:rPr>
        <w:t xml:space="preserve">Nerves constitute the </w:t>
      </w:r>
      <w:r w:rsidR="003E355C" w:rsidRPr="00D51EC9">
        <w:rPr>
          <w:rFonts w:ascii="Times New Roman" w:hAnsi="Times New Roman" w:cs="Times New Roman"/>
        </w:rPr>
        <w:t>nervous</w:t>
      </w:r>
      <w:r w:rsidR="0045705B" w:rsidRPr="00D51EC9">
        <w:rPr>
          <w:rFonts w:ascii="Times New Roman" w:hAnsi="Times New Roman" w:cs="Times New Roman"/>
        </w:rPr>
        <w:t xml:space="preserve"> system </w:t>
      </w:r>
      <w:r w:rsidR="0045705B" w:rsidRPr="007B23E7">
        <w:rPr>
          <w:rFonts w:ascii="Times New Roman" w:hAnsi="Times New Roman" w:cs="Times New Roman"/>
        </w:rPr>
        <w:t xml:space="preserve">of </w:t>
      </w:r>
      <w:r w:rsidR="003E355C" w:rsidRPr="007B23E7">
        <w:rPr>
          <w:rFonts w:ascii="Times New Roman" w:hAnsi="Times New Roman" w:cs="Times New Roman"/>
        </w:rPr>
        <w:t>humans</w:t>
      </w:r>
      <w:r w:rsidR="0045705B" w:rsidRPr="007B23E7">
        <w:rPr>
          <w:rFonts w:ascii="Times New Roman" w:hAnsi="Times New Roman" w:cs="Times New Roman"/>
        </w:rPr>
        <w:t>.</w:t>
      </w:r>
      <w:r w:rsidR="00276F53" w:rsidRPr="007B23E7">
        <w:rPr>
          <w:rFonts w:ascii="Times New Roman" w:hAnsi="Times New Roman" w:cs="Times New Roman"/>
        </w:rPr>
        <w:t xml:space="preserve"> A nerve can be considered as a bundle of nerve cells that carry messages in the form of neurons</w:t>
      </w:r>
      <w:r w:rsidR="00E42545" w:rsidRPr="007B23E7">
        <w:rPr>
          <w:rFonts w:ascii="Times New Roman" w:hAnsi="Times New Roman" w:cs="Times New Roman"/>
        </w:rPr>
        <w:fldChar w:fldCharType="begin"/>
      </w:r>
      <w:r w:rsidR="00F31F39" w:rsidRPr="007B23E7">
        <w:rPr>
          <w:rFonts w:ascii="Times New Roman" w:hAnsi="Times New Roman" w:cs="Times New Roman"/>
        </w:rPr>
        <w:instrText xml:space="preserve"> ADDIN ZOTERO_ITEM CSL_CITATION {"citationID":"7dPN2Dho","properties":{"formattedCitation":"({\\i{}Neurons or nerve cells - Structure function and types of neurons | Human Anatomy | 3D Biology}, 2013)","plainCitation":"(Neurons or nerve cells - Structure function and types of neurons | Human Anatomy | 3D Biology, 2013)","noteIndex":0},"citationItems":[{"id":2119,"uris":["http://zotero.org/users/local/KZl8ZL3A/items/D8FRCUZR"],"uri":["http://zotero.org/users/local/KZl8ZL3A/items/D8FRCUZR"],"itemData":{"id":2119,"type":"motion_picture","title":"Neurons or nerve cells - Structure function and types of neurons | Human Anatomy | 3D Biology","URL":"https://www.youtube.com/watch?v=cUGuWh2UeMk","issued":{"date-parts":[["2013"]]}}}],"schema":"https://github.com/citation-style-language/schema/raw/master/csl-citation.json"} </w:instrText>
      </w:r>
      <w:r w:rsidR="00E42545" w:rsidRPr="007B23E7">
        <w:rPr>
          <w:rFonts w:ascii="Times New Roman" w:hAnsi="Times New Roman" w:cs="Times New Roman"/>
        </w:rPr>
        <w:fldChar w:fldCharType="separate"/>
      </w:r>
      <w:r w:rsidR="00F31F39" w:rsidRPr="007B23E7">
        <w:rPr>
          <w:rFonts w:ascii="Times New Roman" w:hAnsi="Times New Roman" w:cs="Times New Roman"/>
        </w:rPr>
        <w:t>(</w:t>
      </w:r>
      <w:r w:rsidR="00F31F39" w:rsidRPr="007B23E7">
        <w:rPr>
          <w:rFonts w:ascii="Times New Roman" w:hAnsi="Times New Roman" w:cs="Times New Roman"/>
          <w:i/>
          <w:iCs/>
        </w:rPr>
        <w:t>Neurons or nerve cells - Structure-function and types of neurons | Human Anatomy | 3D Biology</w:t>
      </w:r>
      <w:r w:rsidR="00F31F39" w:rsidRPr="007B23E7">
        <w:rPr>
          <w:rFonts w:ascii="Times New Roman" w:hAnsi="Times New Roman" w:cs="Times New Roman"/>
        </w:rPr>
        <w:t>, 2013)</w:t>
      </w:r>
      <w:r w:rsidR="00E42545" w:rsidRPr="007B23E7">
        <w:rPr>
          <w:rFonts w:ascii="Times New Roman" w:hAnsi="Times New Roman" w:cs="Times New Roman"/>
        </w:rPr>
        <w:fldChar w:fldCharType="end"/>
      </w:r>
      <w:r w:rsidR="00276F53" w:rsidRPr="007B23E7">
        <w:rPr>
          <w:rFonts w:ascii="Times New Roman" w:hAnsi="Times New Roman" w:cs="Times New Roman"/>
        </w:rPr>
        <w:t>.</w:t>
      </w:r>
      <w:r w:rsidR="00145B66" w:rsidRPr="007B23E7">
        <w:rPr>
          <w:rFonts w:ascii="Times New Roman" w:hAnsi="Times New Roman" w:cs="Times New Roman"/>
        </w:rPr>
        <w:t xml:space="preserve"> A neuron has a specific shape and structure that makes it </w:t>
      </w:r>
      <w:r w:rsidR="00721DD2" w:rsidRPr="007B23E7">
        <w:rPr>
          <w:rFonts w:ascii="Times New Roman" w:hAnsi="Times New Roman" w:cs="Times New Roman"/>
        </w:rPr>
        <w:t>suitable</w:t>
      </w:r>
      <w:r w:rsidR="00145B66" w:rsidRPr="007B23E7">
        <w:rPr>
          <w:rFonts w:ascii="Times New Roman" w:hAnsi="Times New Roman" w:cs="Times New Roman"/>
        </w:rPr>
        <w:t xml:space="preserve"> to </w:t>
      </w:r>
      <w:r w:rsidR="00721DD2" w:rsidRPr="007B23E7">
        <w:rPr>
          <w:rFonts w:ascii="Times New Roman" w:hAnsi="Times New Roman" w:cs="Times New Roman"/>
        </w:rPr>
        <w:t>conduct</w:t>
      </w:r>
      <w:r w:rsidR="00145B66" w:rsidRPr="007B23E7">
        <w:rPr>
          <w:rFonts w:ascii="Times New Roman" w:hAnsi="Times New Roman" w:cs="Times New Roman"/>
        </w:rPr>
        <w:t xml:space="preserve"> messages. </w:t>
      </w:r>
      <w:r w:rsidR="00CA0C95" w:rsidRPr="007B23E7">
        <w:rPr>
          <w:rFonts w:ascii="Times New Roman" w:hAnsi="Times New Roman" w:cs="Times New Roman"/>
        </w:rPr>
        <w:t xml:space="preserve">It has three parts; </w:t>
      </w:r>
      <w:r w:rsidR="00F27741" w:rsidRPr="007B23E7">
        <w:rPr>
          <w:rFonts w:ascii="Times New Roman" w:hAnsi="Times New Roman" w:cs="Times New Roman"/>
        </w:rPr>
        <w:t xml:space="preserve">the cell body, dendrites and axon. </w:t>
      </w:r>
      <w:r w:rsidR="007F1E07" w:rsidRPr="007B23E7">
        <w:rPr>
          <w:rFonts w:ascii="Times New Roman" w:hAnsi="Times New Roman" w:cs="Times New Roman"/>
        </w:rPr>
        <w:t xml:space="preserve">The cell body has </w:t>
      </w:r>
      <w:r w:rsidR="005A4646" w:rsidRPr="007B23E7">
        <w:rPr>
          <w:rFonts w:ascii="Times New Roman" w:hAnsi="Times New Roman" w:cs="Times New Roman"/>
        </w:rPr>
        <w:t>a nucleus</w:t>
      </w:r>
      <w:r w:rsidR="007F1E07" w:rsidRPr="007B23E7">
        <w:rPr>
          <w:rFonts w:ascii="Times New Roman" w:hAnsi="Times New Roman" w:cs="Times New Roman"/>
        </w:rPr>
        <w:t xml:space="preserve"> and </w:t>
      </w:r>
      <w:r w:rsidR="005A4646" w:rsidRPr="007B23E7">
        <w:rPr>
          <w:rFonts w:ascii="Times New Roman" w:hAnsi="Times New Roman" w:cs="Times New Roman"/>
        </w:rPr>
        <w:t>organelles</w:t>
      </w:r>
      <w:r w:rsidR="007F1E07" w:rsidRPr="007B23E7">
        <w:rPr>
          <w:rFonts w:ascii="Times New Roman" w:hAnsi="Times New Roman" w:cs="Times New Roman"/>
        </w:rPr>
        <w:t xml:space="preserve">. </w:t>
      </w:r>
      <w:r w:rsidR="005A4646" w:rsidRPr="007B23E7">
        <w:rPr>
          <w:rFonts w:ascii="Times New Roman" w:hAnsi="Times New Roman" w:cs="Times New Roman"/>
        </w:rPr>
        <w:t xml:space="preserve">Dendrites have a function of </w:t>
      </w:r>
      <w:r w:rsidR="00AE7CD2" w:rsidRPr="007B23E7">
        <w:rPr>
          <w:rFonts w:ascii="Times New Roman" w:hAnsi="Times New Roman" w:cs="Times New Roman"/>
        </w:rPr>
        <w:t>receiving</w:t>
      </w:r>
      <w:r w:rsidR="00D97B91" w:rsidRPr="007B23E7">
        <w:rPr>
          <w:rFonts w:ascii="Times New Roman" w:hAnsi="Times New Roman" w:cs="Times New Roman"/>
        </w:rPr>
        <w:t xml:space="preserve">nerve </w:t>
      </w:r>
      <w:r w:rsidR="009744B2" w:rsidRPr="007B23E7">
        <w:rPr>
          <w:rFonts w:ascii="Times New Roman" w:hAnsi="Times New Roman" w:cs="Times New Roman"/>
        </w:rPr>
        <w:t>impulses</w:t>
      </w:r>
      <w:r w:rsidR="00A645EB" w:rsidRPr="007B23E7">
        <w:rPr>
          <w:rFonts w:ascii="Times New Roman" w:hAnsi="Times New Roman" w:cs="Times New Roman"/>
        </w:rPr>
        <w:t xml:space="preserve">from other cells. </w:t>
      </w:r>
      <w:r w:rsidR="00267E3D" w:rsidRPr="007B23E7">
        <w:rPr>
          <w:rFonts w:ascii="Times New Roman" w:hAnsi="Times New Roman" w:cs="Times New Roman"/>
        </w:rPr>
        <w:t>Moreover</w:t>
      </w:r>
      <w:r w:rsidR="007F14FF" w:rsidRPr="007B23E7">
        <w:rPr>
          <w:rFonts w:ascii="Times New Roman" w:hAnsi="Times New Roman" w:cs="Times New Roman"/>
        </w:rPr>
        <w:t xml:space="preserve">, the axon </w:t>
      </w:r>
      <w:r w:rsidR="00267E3D" w:rsidRPr="007B23E7">
        <w:rPr>
          <w:rFonts w:ascii="Times New Roman" w:hAnsi="Times New Roman" w:cs="Times New Roman"/>
        </w:rPr>
        <w:t>is responsible for passing the nerve impulse to other cells.</w:t>
      </w:r>
    </w:p>
    <w:p w:rsidR="0045705B" w:rsidRPr="00C76ACA" w:rsidRDefault="00054C96" w:rsidP="00816374">
      <w:pPr>
        <w:rPr>
          <w:rFonts w:ascii="Times New Roman" w:hAnsi="Times New Roman" w:cs="Times New Roman"/>
        </w:rPr>
      </w:pPr>
      <w:r w:rsidRPr="007B23E7">
        <w:t xml:space="preserve">Neurons are highly </w:t>
      </w:r>
      <w:r w:rsidR="00D51EC9" w:rsidRPr="007B23E7">
        <w:t>specific</w:t>
      </w:r>
      <w:r w:rsidRPr="007B23E7">
        <w:t xml:space="preserve"> for the </w:t>
      </w:r>
      <w:r w:rsidR="00D51EC9" w:rsidRPr="007B23E7">
        <w:t>dispensation</w:t>
      </w:r>
      <w:r w:rsidRPr="007B23E7">
        <w:t xml:space="preserve"> and </w:t>
      </w:r>
      <w:r w:rsidR="00D51EC9" w:rsidRPr="007B23E7">
        <w:t>conduction</w:t>
      </w:r>
      <w:r w:rsidRPr="007B23E7">
        <w:t xml:space="preserve"> of cellular signals</w:t>
      </w:r>
      <w:r w:rsidR="00816374" w:rsidRPr="007B23E7">
        <w:t xml:space="preserve">.  </w:t>
      </w:r>
      <w:r w:rsidR="007B23E7" w:rsidRPr="007B23E7">
        <w:t>These</w:t>
      </w:r>
      <w:r w:rsidR="00816374" w:rsidRPr="007B23E7">
        <w:t xml:space="preserve"> are </w:t>
      </w:r>
      <w:r w:rsidRPr="007B23E7">
        <w:t xml:space="preserve">classified by their structure or </w:t>
      </w:r>
      <w:r w:rsidRPr="00B55529">
        <w:t>function.</w:t>
      </w:r>
      <w:r w:rsidR="00816374" w:rsidRPr="00B55529">
        <w:t xml:space="preserve"> Thus, these </w:t>
      </w:r>
      <w:r w:rsidR="00130A59" w:rsidRPr="00B55529">
        <w:rPr>
          <w:rFonts w:ascii="Times New Roman" w:hAnsi="Times New Roman" w:cs="Times New Roman"/>
        </w:rPr>
        <w:t xml:space="preserve">have mainly two types; </w:t>
      </w:r>
      <w:r w:rsidR="00172A4B" w:rsidRPr="00B55529">
        <w:rPr>
          <w:rFonts w:ascii="Times New Roman" w:hAnsi="Times New Roman" w:cs="Times New Roman"/>
        </w:rPr>
        <w:t xml:space="preserve">sensory neurons and motor </w:t>
      </w:r>
      <w:r w:rsidR="002B318E" w:rsidRPr="00B55529">
        <w:rPr>
          <w:rFonts w:ascii="Times New Roman" w:hAnsi="Times New Roman" w:cs="Times New Roman"/>
        </w:rPr>
        <w:t>neurons</w:t>
      </w:r>
      <w:r w:rsidR="00E42545">
        <w:rPr>
          <w:rFonts w:ascii="Times New Roman" w:hAnsi="Times New Roman" w:cs="Times New Roman"/>
        </w:rPr>
        <w:fldChar w:fldCharType="begin"/>
      </w:r>
      <w:r w:rsidR="008F19AC">
        <w:rPr>
          <w:rFonts w:ascii="Times New Roman" w:hAnsi="Times New Roman" w:cs="Times New Roman"/>
        </w:rPr>
        <w:instrText xml:space="preserve"> ADDIN ZOTERO_ITEM CSL_CITATION {"citationID":"3NHLsQ7I","properties":{"formattedCitation":"({\\i{}Neurons or nerve cells - Structure function and types of neurons | Human Anatomy | 3D Biology}, 2013)","plainCitation":"(Neurons or nerve cells - Structure function and types of neurons | Human Anatomy | 3D Biology, 2013)","noteIndex":0},"citationItems":[{"id":2119,"uris":["http://zotero.org/users/local/KZl8ZL3A/items/D8FRCUZR"],"uri":["http://zotero.org/users/local/KZl8ZL3A/items/D8FRCUZR"],"itemData":{"id":2119,"type":"motion_picture","title":"Neurons or nerve cells - Structure function and types of neurons | Human Anatomy | 3D Biology","URL":"https://www.youtube.com/watch?v=cUGuWh2UeMk","issued":{"date-parts":[["2013"]]}}}],"schema":"https://github.com/citation-style-language/schema/raw/master/csl-citation.json"} </w:instrText>
      </w:r>
      <w:r w:rsidR="00E42545">
        <w:rPr>
          <w:rFonts w:ascii="Times New Roman" w:hAnsi="Times New Roman" w:cs="Times New Roman"/>
        </w:rPr>
        <w:fldChar w:fldCharType="separate"/>
      </w:r>
      <w:r w:rsidR="008F19AC" w:rsidRPr="008F19AC">
        <w:rPr>
          <w:rFonts w:ascii="Times New Roman" w:hAnsi="Times New Roman" w:cs="Times New Roman"/>
        </w:rPr>
        <w:t>(</w:t>
      </w:r>
      <w:r w:rsidR="008F19AC" w:rsidRPr="008F19AC">
        <w:rPr>
          <w:rFonts w:ascii="Times New Roman" w:hAnsi="Times New Roman" w:cs="Times New Roman"/>
          <w:i/>
          <w:iCs/>
        </w:rPr>
        <w:t>Neurons or nerve cells - Structure-function and types of neurons | Human Anatomy | 3D Biology</w:t>
      </w:r>
      <w:r w:rsidR="008F19AC" w:rsidRPr="008F19AC">
        <w:rPr>
          <w:rFonts w:ascii="Times New Roman" w:hAnsi="Times New Roman" w:cs="Times New Roman"/>
        </w:rPr>
        <w:t>, 2013)</w:t>
      </w:r>
      <w:r w:rsidR="00E42545">
        <w:rPr>
          <w:rFonts w:ascii="Times New Roman" w:hAnsi="Times New Roman" w:cs="Times New Roman"/>
        </w:rPr>
        <w:fldChar w:fldCharType="end"/>
      </w:r>
      <w:r w:rsidR="002B318E" w:rsidRPr="00B55529">
        <w:rPr>
          <w:rFonts w:ascii="Times New Roman" w:hAnsi="Times New Roman" w:cs="Times New Roman"/>
        </w:rPr>
        <w:t>. The</w:t>
      </w:r>
      <w:r w:rsidR="00130A59" w:rsidRPr="00B55529">
        <w:rPr>
          <w:rFonts w:ascii="Times New Roman" w:hAnsi="Times New Roman" w:cs="Times New Roman"/>
        </w:rPr>
        <w:t>messages that these neurons carry a</w:t>
      </w:r>
      <w:r w:rsidR="001A4991" w:rsidRPr="00B55529">
        <w:rPr>
          <w:rFonts w:ascii="Times New Roman" w:hAnsi="Times New Roman" w:cs="Times New Roman"/>
        </w:rPr>
        <w:t xml:space="preserve">re known as nerve impulses. </w:t>
      </w:r>
      <w:r w:rsidR="00145B66" w:rsidRPr="00B55529">
        <w:rPr>
          <w:rFonts w:ascii="Times New Roman" w:hAnsi="Times New Roman" w:cs="Times New Roman"/>
        </w:rPr>
        <w:t>Ne</w:t>
      </w:r>
      <w:r w:rsidR="005B7017" w:rsidRPr="00B55529">
        <w:rPr>
          <w:rFonts w:ascii="Times New Roman" w:hAnsi="Times New Roman" w:cs="Times New Roman"/>
        </w:rPr>
        <w:t xml:space="preserve">rve impulses can travel at </w:t>
      </w:r>
      <w:r w:rsidR="00145B66" w:rsidRPr="00C76ACA">
        <w:rPr>
          <w:rFonts w:ascii="Times New Roman" w:hAnsi="Times New Roman" w:cs="Times New Roman"/>
        </w:rPr>
        <w:t>a very fast speed through the network of nerves inside the body.</w:t>
      </w:r>
    </w:p>
    <w:p w:rsidR="001B61DD" w:rsidRDefault="00054C96" w:rsidP="00E645C6">
      <w:r w:rsidRPr="00C76ACA">
        <w:rPr>
          <w:rFonts w:ascii="Times New Roman" w:hAnsi="Times New Roman" w:cs="Times New Roman"/>
        </w:rPr>
        <w:t xml:space="preserve">There are </w:t>
      </w:r>
      <w:r w:rsidRPr="00C76ACA">
        <w:t xml:space="preserve">neuronal </w:t>
      </w:r>
      <w:r w:rsidRPr="00E645C6">
        <w:t xml:space="preserve">circuits in the body that </w:t>
      </w:r>
      <w:r w:rsidR="00807E9D" w:rsidRPr="00E645C6">
        <w:t>consists</w:t>
      </w:r>
      <w:r w:rsidRPr="00E645C6">
        <w:t xml:space="preserve"> of </w:t>
      </w:r>
      <w:r w:rsidR="00A561CE" w:rsidRPr="00E645C6">
        <w:t xml:space="preserve">neurons </w:t>
      </w:r>
      <w:r w:rsidR="00807E9D" w:rsidRPr="00E645C6">
        <w:t>that can either stimulate or inhibit activity. In the case of strong stimulus</w:t>
      </w:r>
      <w:r w:rsidR="00B55529" w:rsidRPr="00E645C6">
        <w:t>, a</w:t>
      </w:r>
      <w:r w:rsidR="00EF1EF7" w:rsidRPr="00E645C6">
        <w:t xml:space="preserve"> nerve impulse is generated as a result of </w:t>
      </w:r>
      <w:r w:rsidRPr="00E645C6">
        <w:t xml:space="preserve">electrical and chemical changes in the neuron. </w:t>
      </w:r>
      <w:r w:rsidR="00EF1EF7" w:rsidRPr="00E645C6">
        <w:t xml:space="preserve">There are different ions on either side of the cell membrane that </w:t>
      </w:r>
      <w:r w:rsidR="00D255E3" w:rsidRPr="00E645C6">
        <w:t xml:space="preserve">determine </w:t>
      </w:r>
      <w:r w:rsidR="00C76ACA" w:rsidRPr="00E645C6">
        <w:t>the permeability of the cell membrane.</w:t>
      </w:r>
      <w:r w:rsidR="00E645C6" w:rsidRPr="00E645C6">
        <w:t xml:space="preserve"> A nerve impulse after its generation changes </w:t>
      </w:r>
      <w:r w:rsidRPr="00E645C6">
        <w:t>the permeability of the cell membrane.</w:t>
      </w:r>
    </w:p>
    <w:p w:rsidR="00175C9B" w:rsidRPr="008F19AC" w:rsidRDefault="00054C96" w:rsidP="008F19AC">
      <w:pPr>
        <w:rPr>
          <w:lang w:eastAsia="en-US"/>
        </w:rPr>
      </w:pPr>
      <w:r>
        <w:lastRenderedPageBreak/>
        <w:t xml:space="preserve">At the </w:t>
      </w:r>
      <w:r w:rsidRPr="008F19AC">
        <w:t xml:space="preserve">resting potential, </w:t>
      </w:r>
      <w:r w:rsidR="00596C04" w:rsidRPr="008F19AC">
        <w:rPr>
          <w:lang w:eastAsia="en-US"/>
        </w:rPr>
        <w:t xml:space="preserve">inside of the neuron </w:t>
      </w:r>
      <w:r w:rsidR="00596C04" w:rsidRPr="008F19AC">
        <w:t xml:space="preserve">is </w:t>
      </w:r>
      <w:r w:rsidR="00596C04" w:rsidRPr="008F19AC">
        <w:rPr>
          <w:lang w:eastAsia="en-US"/>
        </w:rPr>
        <w:t xml:space="preserve">negatively charged </w:t>
      </w:r>
      <w:r w:rsidR="00596C04" w:rsidRPr="008F19AC">
        <w:t>comparative</w:t>
      </w:r>
      <w:r w:rsidR="00596C04" w:rsidRPr="008F19AC">
        <w:rPr>
          <w:lang w:eastAsia="en-US"/>
        </w:rPr>
        <w:t>ly to the outside.</w:t>
      </w:r>
      <w:r w:rsidR="008F19AC" w:rsidRPr="008F19AC">
        <w:t xml:space="preserve">This is due to the difference in potassium ions versus sodium ions. </w:t>
      </w:r>
      <w:r w:rsidRPr="008F19AC">
        <w:t xml:space="preserve">During the stages of the action </w:t>
      </w:r>
      <w:r w:rsidR="00C3790C" w:rsidRPr="008F19AC">
        <w:t xml:space="preserve">potential, </w:t>
      </w:r>
      <w:r w:rsidRPr="008F19AC">
        <w:rPr>
          <w:lang w:eastAsia="en-US"/>
        </w:rPr>
        <w:t>a stimul</w:t>
      </w:r>
      <w:r w:rsidR="00C3790C" w:rsidRPr="008F19AC">
        <w:t xml:space="preserve">us depolarizes a cell membrane and </w:t>
      </w:r>
      <w:r w:rsidRPr="008F19AC">
        <w:rPr>
          <w:lang w:eastAsia="en-US"/>
        </w:rPr>
        <w:t>sends an “all or nothing” signal.</w:t>
      </w:r>
    </w:p>
    <w:p w:rsidR="00EE35C0" w:rsidRDefault="00EE35C0" w:rsidP="008F19AC">
      <w:pPr>
        <w:jc w:val="both"/>
        <w:outlineLvl w:val="0"/>
        <w:rPr>
          <w:rFonts w:ascii="Times New Roman" w:hAnsi="Times New Roman" w:cs="Times New Roman"/>
        </w:rPr>
      </w:pPr>
    </w:p>
    <w:p w:rsidR="000C3766" w:rsidRDefault="000C3766" w:rsidP="008F19AC">
      <w:pPr>
        <w:jc w:val="both"/>
        <w:outlineLvl w:val="0"/>
        <w:rPr>
          <w:rFonts w:ascii="Times New Roman" w:hAnsi="Times New Roman" w:cs="Times New Roman"/>
        </w:rPr>
      </w:pPr>
    </w:p>
    <w:p w:rsidR="000C3766" w:rsidRDefault="000C3766" w:rsidP="008F19AC">
      <w:pPr>
        <w:jc w:val="both"/>
        <w:outlineLvl w:val="0"/>
        <w:rPr>
          <w:rFonts w:ascii="Times New Roman" w:hAnsi="Times New Roman" w:cs="Times New Roman"/>
        </w:rPr>
      </w:pPr>
    </w:p>
    <w:p w:rsidR="000C3766" w:rsidRDefault="000C3766" w:rsidP="008F19AC">
      <w:pPr>
        <w:jc w:val="both"/>
        <w:outlineLvl w:val="0"/>
        <w:rPr>
          <w:rFonts w:ascii="Times New Roman" w:hAnsi="Times New Roman" w:cs="Times New Roman"/>
        </w:rPr>
      </w:pPr>
    </w:p>
    <w:p w:rsidR="000C3766" w:rsidRDefault="000C3766" w:rsidP="008F19AC">
      <w:pPr>
        <w:jc w:val="both"/>
        <w:outlineLvl w:val="0"/>
        <w:rPr>
          <w:rFonts w:ascii="Times New Roman" w:hAnsi="Times New Roman" w:cs="Times New Roman"/>
        </w:rPr>
      </w:pPr>
    </w:p>
    <w:p w:rsidR="000C3766" w:rsidRDefault="000C3766" w:rsidP="008F19AC">
      <w:pPr>
        <w:jc w:val="both"/>
        <w:outlineLvl w:val="0"/>
        <w:rPr>
          <w:rFonts w:ascii="Times New Roman" w:hAnsi="Times New Roman" w:cs="Times New Roman"/>
        </w:rPr>
      </w:pPr>
    </w:p>
    <w:p w:rsidR="000C3766" w:rsidRDefault="000C3766" w:rsidP="008F19AC">
      <w:pPr>
        <w:jc w:val="both"/>
        <w:outlineLvl w:val="0"/>
        <w:rPr>
          <w:rFonts w:ascii="Times New Roman" w:hAnsi="Times New Roman" w:cs="Times New Roman"/>
        </w:rPr>
      </w:pPr>
    </w:p>
    <w:p w:rsidR="000C3766" w:rsidRDefault="000C3766" w:rsidP="008F19AC">
      <w:pPr>
        <w:jc w:val="both"/>
        <w:outlineLvl w:val="0"/>
        <w:rPr>
          <w:rFonts w:ascii="Times New Roman" w:hAnsi="Times New Roman" w:cs="Times New Roman"/>
        </w:rPr>
      </w:pPr>
    </w:p>
    <w:p w:rsidR="000C3766" w:rsidRDefault="000C3766" w:rsidP="008F19AC">
      <w:pPr>
        <w:jc w:val="both"/>
        <w:outlineLvl w:val="0"/>
        <w:rPr>
          <w:rFonts w:ascii="Times New Roman" w:hAnsi="Times New Roman" w:cs="Times New Roman"/>
        </w:rPr>
      </w:pPr>
    </w:p>
    <w:p w:rsidR="000C3766" w:rsidRDefault="000C3766" w:rsidP="008F19AC">
      <w:pPr>
        <w:jc w:val="both"/>
        <w:outlineLvl w:val="0"/>
        <w:rPr>
          <w:rFonts w:ascii="Times New Roman" w:hAnsi="Times New Roman" w:cs="Times New Roman"/>
        </w:rPr>
      </w:pPr>
    </w:p>
    <w:p w:rsidR="000C3766" w:rsidRDefault="000C3766" w:rsidP="008F19AC">
      <w:pPr>
        <w:jc w:val="both"/>
        <w:outlineLvl w:val="0"/>
        <w:rPr>
          <w:rFonts w:ascii="Times New Roman" w:hAnsi="Times New Roman" w:cs="Times New Roman"/>
        </w:rPr>
      </w:pPr>
    </w:p>
    <w:p w:rsidR="000C3766" w:rsidRDefault="000C3766" w:rsidP="008F19AC">
      <w:pPr>
        <w:jc w:val="both"/>
        <w:outlineLvl w:val="0"/>
        <w:rPr>
          <w:rFonts w:ascii="Times New Roman" w:hAnsi="Times New Roman" w:cs="Times New Roman"/>
        </w:rPr>
      </w:pPr>
    </w:p>
    <w:p w:rsidR="000C3766" w:rsidRDefault="000C3766" w:rsidP="008F19AC">
      <w:pPr>
        <w:jc w:val="both"/>
        <w:outlineLvl w:val="0"/>
        <w:rPr>
          <w:rFonts w:ascii="Times New Roman" w:hAnsi="Times New Roman" w:cs="Times New Roman"/>
        </w:rPr>
      </w:pPr>
    </w:p>
    <w:p w:rsidR="000C3766" w:rsidRDefault="000C3766" w:rsidP="008F19AC">
      <w:pPr>
        <w:jc w:val="both"/>
        <w:outlineLvl w:val="0"/>
        <w:rPr>
          <w:rFonts w:ascii="Times New Roman" w:hAnsi="Times New Roman" w:cs="Times New Roman"/>
        </w:rPr>
      </w:pPr>
    </w:p>
    <w:p w:rsidR="000C3766" w:rsidRDefault="000C3766" w:rsidP="008F19AC">
      <w:pPr>
        <w:jc w:val="both"/>
        <w:outlineLvl w:val="0"/>
        <w:rPr>
          <w:rFonts w:ascii="Times New Roman" w:hAnsi="Times New Roman" w:cs="Times New Roman"/>
        </w:rPr>
      </w:pPr>
    </w:p>
    <w:p w:rsidR="000C3766" w:rsidRDefault="000C3766" w:rsidP="008F19AC">
      <w:pPr>
        <w:jc w:val="both"/>
        <w:outlineLvl w:val="0"/>
        <w:rPr>
          <w:rFonts w:ascii="Times New Roman" w:hAnsi="Times New Roman" w:cs="Times New Roman"/>
        </w:rPr>
      </w:pPr>
    </w:p>
    <w:p w:rsidR="000C3766" w:rsidRDefault="000C3766" w:rsidP="008F19AC">
      <w:pPr>
        <w:jc w:val="both"/>
        <w:outlineLvl w:val="0"/>
        <w:rPr>
          <w:rFonts w:ascii="Times New Roman" w:hAnsi="Times New Roman" w:cs="Times New Roman"/>
        </w:rPr>
      </w:pPr>
    </w:p>
    <w:p w:rsidR="000C3766" w:rsidRDefault="000C3766" w:rsidP="008F19AC">
      <w:pPr>
        <w:jc w:val="both"/>
        <w:outlineLvl w:val="0"/>
        <w:rPr>
          <w:rFonts w:ascii="Times New Roman" w:hAnsi="Times New Roman" w:cs="Times New Roman"/>
        </w:rPr>
      </w:pPr>
      <w:bookmarkStart w:id="0" w:name="_GoBack"/>
      <w:bookmarkEnd w:id="0"/>
    </w:p>
    <w:p w:rsidR="00EE35C0" w:rsidRDefault="00EE35C0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0C3766" w:rsidRDefault="000C3766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B02434" w:rsidRDefault="00054C96" w:rsidP="0023305E">
      <w:pPr>
        <w:ind w:left="2160"/>
        <w:jc w:val="center"/>
        <w:outlineLvl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References</w:t>
      </w:r>
    </w:p>
    <w:p w:rsidR="008F19AC" w:rsidRPr="008F19AC" w:rsidRDefault="00E42545" w:rsidP="0023305E">
      <w:pPr>
        <w:pStyle w:val="Bibliography"/>
        <w:rPr>
          <w:rFonts w:ascii="Times New Roman" w:hAnsi="Times New Roman" w:cs="Times New Roman"/>
        </w:rPr>
      </w:pPr>
      <w:r w:rsidRPr="00E42545">
        <w:fldChar w:fldCharType="begin"/>
      </w:r>
      <w:r w:rsidR="00054C96">
        <w:instrText xml:space="preserve"> ADDIN ZOTERO_BIBL {"uncited":[],"omitted":[],"custom":[]} CSL_BIBLIOGRAPHY </w:instrText>
      </w:r>
      <w:r w:rsidRPr="00E42545">
        <w:fldChar w:fldCharType="separate"/>
      </w:r>
      <w:r w:rsidR="00054C96" w:rsidRPr="008F19AC">
        <w:rPr>
          <w:rFonts w:ascii="Times New Roman" w:hAnsi="Times New Roman" w:cs="Times New Roman"/>
          <w:i/>
          <w:iCs/>
        </w:rPr>
        <w:t>Neurons or nerve cells - Structure-function and types of neurons | Human Anatomy | 3D Biology</w:t>
      </w:r>
      <w:r w:rsidR="00054C96" w:rsidRPr="008F19AC">
        <w:rPr>
          <w:rFonts w:ascii="Times New Roman" w:hAnsi="Times New Roman" w:cs="Times New Roman"/>
        </w:rPr>
        <w:t>. (2013). Retrieved from https://www.youtube.com/watch?v=cUGuWh2UeMk</w:t>
      </w:r>
    </w:p>
    <w:p w:rsidR="00B02434" w:rsidRDefault="00E42545" w:rsidP="0023305E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:rsidR="00B02434" w:rsidRPr="00D70916" w:rsidRDefault="00B02434" w:rsidP="00B02434">
      <w:pPr>
        <w:jc w:val="both"/>
        <w:rPr>
          <w:rFonts w:ascii="Times New Roman" w:hAnsi="Times New Roman" w:cs="Times New Roman"/>
        </w:rPr>
      </w:pPr>
    </w:p>
    <w:p w:rsidR="007F064E" w:rsidRDefault="007F064E" w:rsidP="002F170D"/>
    <w:p w:rsidR="007F064E" w:rsidRDefault="007F064E" w:rsidP="002F170D"/>
    <w:p w:rsidR="007F064E" w:rsidRDefault="007F064E" w:rsidP="002F170D"/>
    <w:p w:rsidR="002F170D" w:rsidRPr="002F170D" w:rsidRDefault="002F170D" w:rsidP="00E56282">
      <w:pPr>
        <w:ind w:firstLine="0"/>
      </w:pPr>
    </w:p>
    <w:sectPr w:rsidR="002F170D" w:rsidRPr="002F170D" w:rsidSect="00E42545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773539" w:rsidRDefault="00773539">
      <w:pPr>
        <w:spacing w:line="240" w:lineRule="auto"/>
      </w:pPr>
      <w:r>
        <w:separator/>
      </w:r>
    </w:p>
  </w:endnote>
  <w:endnote w:type="continuationSeparator" w:id="1">
    <w:p w:rsidR="00773539" w:rsidRDefault="00773539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773539" w:rsidRDefault="00773539">
      <w:pPr>
        <w:spacing w:line="240" w:lineRule="auto"/>
      </w:pPr>
      <w:r>
        <w:separator/>
      </w:r>
    </w:p>
  </w:footnote>
  <w:footnote w:type="continuationSeparator" w:id="1">
    <w:p w:rsidR="00773539" w:rsidRDefault="00773539">
      <w:pPr>
        <w:spacing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81978" w:rsidRPr="004C4C02" w:rsidRDefault="00054C96" w:rsidP="004C4C02">
    <w:pPr>
      <w:pStyle w:val="Header"/>
    </w:pPr>
    <w:r w:rsidRPr="004C4C02">
      <w:rPr>
        <w:lang w:eastAsia="en-US"/>
      </w:rPr>
      <w:t>HUMAN ANATOMY AND PHYSIOLOGY 1</w:t>
    </w:r>
    <w:r>
      <w:rPr>
        <w:lang w:eastAsia="en-US"/>
      </w:rPr>
      <w:tab/>
    </w:r>
    <w:r>
      <w:rPr>
        <w:lang w:eastAsia="en-US"/>
      </w:rPr>
      <w:tab/>
    </w:r>
    <w:r>
      <w:rPr>
        <w:lang w:eastAsia="en-US"/>
      </w:rPr>
      <w:tab/>
    </w:r>
    <w:r>
      <w:rPr>
        <w:lang w:eastAsia="en-US"/>
      </w:rPr>
      <w:tab/>
    </w:r>
    <w:r>
      <w:rPr>
        <w:lang w:eastAsia="en-US"/>
      </w:rPr>
      <w:tab/>
    </w:r>
    <w:r>
      <w:rPr>
        <w:lang w:eastAsia="en-US"/>
      </w:rPr>
      <w:tab/>
      <w:t>2</w:t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B69FF" w:rsidRPr="008B69FF" w:rsidRDefault="00054C96" w:rsidP="008B69FF">
    <w:pPr>
      <w:pStyle w:val="Header"/>
      <w:rPr>
        <w:rFonts w:ascii="Times New Roman" w:hAnsi="Times New Roman" w:cs="Times New Roman"/>
      </w:rPr>
    </w:pPr>
    <w:r w:rsidRPr="008B69FF">
      <w:rPr>
        <w:rFonts w:ascii="Times New Roman" w:hAnsi="Times New Roman" w:cs="Times New Roman"/>
      </w:rPr>
      <w:t xml:space="preserve">Running head: </w:t>
    </w:r>
    <w:r w:rsidR="004C4C02" w:rsidRPr="004C4C02">
      <w:rPr>
        <w:lang w:eastAsia="en-US"/>
      </w:rPr>
      <w:t>HUMAN ANATOMY AND PHYSIOLOGY 1</w:t>
    </w:r>
    <w:r w:rsidR="004C4C02">
      <w:rPr>
        <w:rFonts w:ascii="Times New Roman" w:hAnsi="Times New Roman" w:cs="Times New Roman"/>
      </w:rPr>
      <w:tab/>
    </w:r>
    <w:r w:rsidR="004C4C02">
      <w:rPr>
        <w:rFonts w:ascii="Times New Roman" w:hAnsi="Times New Roman" w:cs="Times New Roman"/>
      </w:rPr>
      <w:tab/>
    </w:r>
    <w:r w:rsidR="004C4C02">
      <w:rPr>
        <w:rFonts w:ascii="Times New Roman" w:hAnsi="Times New Roman" w:cs="Times New Roman"/>
      </w:rPr>
      <w:tab/>
    </w:r>
    <w:r w:rsidR="004C4C02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>1</w:t>
    </w:r>
  </w:p>
  <w:p w:rsidR="00E81978" w:rsidRPr="008B69FF" w:rsidRDefault="00E81978">
    <w:pPr>
      <w:pStyle w:val="Header"/>
      <w:rPr>
        <w:rStyle w:val="Strong"/>
        <w:rFonts w:ascii="Times New Roman" w:hAnsi="Times New Roman" w:cs="Times New Roman"/>
      </w:rPr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defaultTabStop w:val="720"/>
  <w:characterSpacingControl w:val="doNotCompress"/>
  <w:footnotePr>
    <w:pos w:val="beneathText"/>
    <w:footnote w:id="0"/>
    <w:footnote w:id="1"/>
  </w:footnotePr>
  <w:endnotePr>
    <w:endnote w:id="0"/>
    <w:endnote w:id="1"/>
  </w:endnotePr>
  <w:compat>
    <w:useFELayout/>
  </w:compat>
  <w:docVars>
    <w:docVar w:name="__Grammarly_42____i" w:val="H4sIAAAAAAAEAKtWckksSQxILCpxzi/NK1GyMqwFAAEhoTITAAAA"/>
    <w:docVar w:name="__Grammarly_42___1" w:val="H4sIAAAAAAAEAKtWcslP9kxRslIyNDYyMDIzMbKwNDUxsTQ3szRQ0lEKTi0uzszPAykwqwUAraOp4CwAAAA="/>
  </w:docVars>
  <w:rsids>
    <w:rsidRoot w:val="005C39B5"/>
    <w:rsid w:val="000105E4"/>
    <w:rsid w:val="00054C96"/>
    <w:rsid w:val="000A40AE"/>
    <w:rsid w:val="000C3766"/>
    <w:rsid w:val="000D3F41"/>
    <w:rsid w:val="00111C68"/>
    <w:rsid w:val="00127942"/>
    <w:rsid w:val="00130A59"/>
    <w:rsid w:val="001425ED"/>
    <w:rsid w:val="00145B66"/>
    <w:rsid w:val="00172A4B"/>
    <w:rsid w:val="00175C9B"/>
    <w:rsid w:val="001A4991"/>
    <w:rsid w:val="001B61DD"/>
    <w:rsid w:val="001C5A4E"/>
    <w:rsid w:val="0023305E"/>
    <w:rsid w:val="0023682A"/>
    <w:rsid w:val="00267E3D"/>
    <w:rsid w:val="00276F53"/>
    <w:rsid w:val="002B318E"/>
    <w:rsid w:val="002E7A1A"/>
    <w:rsid w:val="002F170D"/>
    <w:rsid w:val="003079E0"/>
    <w:rsid w:val="00325707"/>
    <w:rsid w:val="00355DCA"/>
    <w:rsid w:val="003757F6"/>
    <w:rsid w:val="003B5824"/>
    <w:rsid w:val="003D3885"/>
    <w:rsid w:val="003E355C"/>
    <w:rsid w:val="0042442B"/>
    <w:rsid w:val="0043215F"/>
    <w:rsid w:val="0045705B"/>
    <w:rsid w:val="004724D7"/>
    <w:rsid w:val="004C4C02"/>
    <w:rsid w:val="0051485B"/>
    <w:rsid w:val="005211E4"/>
    <w:rsid w:val="00551A02"/>
    <w:rsid w:val="005534FA"/>
    <w:rsid w:val="0056096C"/>
    <w:rsid w:val="00596C04"/>
    <w:rsid w:val="005A4646"/>
    <w:rsid w:val="005B3A43"/>
    <w:rsid w:val="005B6F3D"/>
    <w:rsid w:val="005B7017"/>
    <w:rsid w:val="005C39B5"/>
    <w:rsid w:val="005D3A03"/>
    <w:rsid w:val="0068032B"/>
    <w:rsid w:val="00692D73"/>
    <w:rsid w:val="006E4508"/>
    <w:rsid w:val="00721DD2"/>
    <w:rsid w:val="0075615E"/>
    <w:rsid w:val="00773539"/>
    <w:rsid w:val="007B23E7"/>
    <w:rsid w:val="007F064E"/>
    <w:rsid w:val="007F14FF"/>
    <w:rsid w:val="007F1E07"/>
    <w:rsid w:val="008002C0"/>
    <w:rsid w:val="00807E9D"/>
    <w:rsid w:val="00816374"/>
    <w:rsid w:val="00873F2D"/>
    <w:rsid w:val="008B69FF"/>
    <w:rsid w:val="008C5323"/>
    <w:rsid w:val="008D477A"/>
    <w:rsid w:val="008F19AC"/>
    <w:rsid w:val="009744B2"/>
    <w:rsid w:val="00994E07"/>
    <w:rsid w:val="009A15B4"/>
    <w:rsid w:val="009A6A3B"/>
    <w:rsid w:val="00A11D20"/>
    <w:rsid w:val="00A561CE"/>
    <w:rsid w:val="00A645EB"/>
    <w:rsid w:val="00A7206D"/>
    <w:rsid w:val="00AE7CD2"/>
    <w:rsid w:val="00AE7D4F"/>
    <w:rsid w:val="00B02434"/>
    <w:rsid w:val="00B55529"/>
    <w:rsid w:val="00B71BAE"/>
    <w:rsid w:val="00B823AA"/>
    <w:rsid w:val="00BA45DB"/>
    <w:rsid w:val="00BD6A80"/>
    <w:rsid w:val="00BF4184"/>
    <w:rsid w:val="00C00485"/>
    <w:rsid w:val="00C0601E"/>
    <w:rsid w:val="00C31D30"/>
    <w:rsid w:val="00C3790C"/>
    <w:rsid w:val="00C76ACA"/>
    <w:rsid w:val="00C95C69"/>
    <w:rsid w:val="00C97851"/>
    <w:rsid w:val="00CA0C95"/>
    <w:rsid w:val="00CD6E39"/>
    <w:rsid w:val="00CF6E91"/>
    <w:rsid w:val="00D00385"/>
    <w:rsid w:val="00D201B6"/>
    <w:rsid w:val="00D255E3"/>
    <w:rsid w:val="00D51EC9"/>
    <w:rsid w:val="00D70916"/>
    <w:rsid w:val="00D76B26"/>
    <w:rsid w:val="00D85B68"/>
    <w:rsid w:val="00D97B91"/>
    <w:rsid w:val="00DE02EB"/>
    <w:rsid w:val="00E42545"/>
    <w:rsid w:val="00E44478"/>
    <w:rsid w:val="00E56282"/>
    <w:rsid w:val="00E6004D"/>
    <w:rsid w:val="00E645C6"/>
    <w:rsid w:val="00E81978"/>
    <w:rsid w:val="00E960F9"/>
    <w:rsid w:val="00ED5C24"/>
    <w:rsid w:val="00EE35C0"/>
    <w:rsid w:val="00EE5314"/>
    <w:rsid w:val="00EF1EF7"/>
    <w:rsid w:val="00F27741"/>
    <w:rsid w:val="00F31F39"/>
    <w:rsid w:val="00F379B7"/>
    <w:rsid w:val="00F525FA"/>
    <w:rsid w:val="00FF200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3" w:qFormat="1"/>
    <w:lsdException w:name="heading 3" w:uiPriority="3" w:qFormat="1"/>
    <w:lsdException w:name="heading 4" w:uiPriority="3" w:qFormat="1"/>
    <w:lsdException w:name="heading 5" w:uiPriority="3" w:qFormat="1"/>
    <w:lsdException w:name="heading 6" w:uiPriority="9" w:unhideWhenUsed="0" w:qFormat="1"/>
    <w:lsdException w:name="heading 7" w:uiPriority="9" w:unhideWhenUsed="0" w:qFormat="1"/>
    <w:lsdException w:name="heading 8" w:uiPriority="9" w:unhideWhenUsed="0" w:qFormat="1"/>
    <w:lsdException w:name="heading 9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caption" w:uiPriority="35" w:qFormat="1"/>
    <w:lsdException w:name="footnote reference" w:qFormat="1"/>
    <w:lsdException w:name="endnote text" w:qFormat="1"/>
    <w:lsdException w:name="List Bullet" w:qFormat="1"/>
    <w:lsdException w:name="List Number" w:qFormat="1"/>
    <w:lsdException w:name="Title" w:semiHidden="0" w:uiPriority="10" w:unhideWhenUsed="0" w:qFormat="1"/>
    <w:lsdException w:name="Default Paragraph Font" w:uiPriority="1"/>
    <w:lsdException w:name="Subtitle" w:uiPriority="18" w:qFormat="1"/>
    <w:lsdException w:name="Strong" w:uiPriority="22" w:qFormat="1"/>
    <w:lsdException w:name="Emphasis" w:uiPriority="2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qFormat="1"/>
    <w:lsdException w:name="TOC Heading" w:uiPriority="39" w:qFormat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rsid w:val="00E42545"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rsid w:val="00E42545"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sid w:val="00E42545"/>
    <w:rPr>
      <w:kern w:val="24"/>
    </w:rPr>
  </w:style>
  <w:style w:type="character" w:styleId="Strong">
    <w:name w:val="Strong"/>
    <w:basedOn w:val="DefaultParagraphFont"/>
    <w:uiPriority w:val="22"/>
    <w:unhideWhenUsed/>
    <w:qFormat/>
    <w:rsid w:val="00E42545"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rsid w:val="00E42545"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sid w:val="00E42545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sid w:val="00E42545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rsid w:val="00E42545"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sid w:val="00E42545"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rsid w:val="00E42545"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rsid w:val="00E42545"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42545"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E42545"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E42545"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E42545"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E42545"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E42545"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E42545"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E42545"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E42545"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E42545"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E42545"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rsid w:val="00E42545"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E42545"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4254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42545"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E42545"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sid w:val="00E42545"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sid w:val="00E42545"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E42545"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E42545"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rsid w:val="00E42545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GridTableLight">
    <w:name w:val="Grid Table Light"/>
    <w:basedOn w:val="TableNormal"/>
    <w:uiPriority w:val="40"/>
    <w:rsid w:val="00E42545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sid w:val="00E42545"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42545"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E42545"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E42545"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E42545"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E42545"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E42545"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E42545"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E42545"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E42545"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E42545"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E42545"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E42545"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E42545"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rsid w:val="00E42545"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rsid w:val="00E42545"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rsid w:val="00E42545"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rsid w:val="00E42545"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rsid w:val="00E42545"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rsid w:val="00E42545"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E42545"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rsid w:val="00E42545"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rsid w:val="00E42545"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rsid w:val="00E42545"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E42545"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E42545"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E42545"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E42545"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rsid w:val="00E42545"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rsid w:val="00E42545"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E42545"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rsid w:val="00E42545"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rsid w:val="00E42545"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rsid w:val="00E42545"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rsid w:val="00E42545"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E42545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E42545"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rsid w:val="00E42545"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rsid w:val="00E42545"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E42545"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E42545"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rsid w:val="00E42545"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sid w:val="00E42545"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E42545"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E42545"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rsid w:val="00E42545"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E42545"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E42545"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E42545"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rsid w:val="00E42545"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E42545"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E42545"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E42545"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E42545"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E42545"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E42545"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sid w:val="00E42545"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sid w:val="00E42545"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rsid w:val="00E42545"/>
    <w:pPr>
      <w:spacing w:before="240"/>
      <w:ind w:firstLine="0"/>
      <w:contextualSpacing/>
    </w:pPr>
  </w:style>
  <w:style w:type="table" w:customStyle="1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6"/>
</file>

<file path=customXml/itemProps1.xml><?xml version="1.0" encoding="utf-8"?>
<ds:datastoreItem xmlns:ds="http://schemas.openxmlformats.org/officeDocument/2006/customXml" ds:itemID="{77633D68-3DDE-48A4-A100-4385E8B230B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588</Words>
  <Characters>3353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3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Daud</cp:lastModifiedBy>
  <cp:revision>2</cp:revision>
  <dcterms:created xsi:type="dcterms:W3CDTF">2019-05-22T10:47:00Z</dcterms:created>
  <dcterms:modified xsi:type="dcterms:W3CDTF">2019-05-22T10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yKOitxPJ"/&gt;&lt;style id="http://www.zotero.org/styles/apa" locale="en-US" hasBibliography="1" bibliographyStyleHasBeenSet="1"/&gt;&lt;prefs&gt;&lt;pref name="fieldType" value="Field"/&gt;&lt;/prefs&gt;&lt;/data&gt;</vt:lpwstr>
  </property>
</Properties>
</file>